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85BD0B2" w14:textId="77777777" w:rsidR="00BD3515" w:rsidRPr="00BD3515" w:rsidRDefault="00BD3515" w:rsidP="00BD3515">
      <w:pPr>
        <w:adjustRightInd w:val="0"/>
        <w:snapToGrid w:val="0"/>
        <w:spacing w:line="480" w:lineRule="auto"/>
        <w:ind w:leftChars="-193" w:left="-405" w:rightChars="-155" w:right="-325"/>
        <w:rPr>
          <w:rFonts w:ascii="Times New Roman" w:eastAsia="等线" w:hAnsi="Times New Roman" w:cs="Times New Roman"/>
          <w:sz w:val="24"/>
          <w:szCs w:val="24"/>
          <w14:ligatures w14:val="standardContextual"/>
        </w:rPr>
      </w:pPr>
      <w:r w:rsidRPr="00BD3515">
        <w:rPr>
          <w:rFonts w:ascii="Times New Roman" w:eastAsia="等线" w:hAnsi="Times New Roman" w:cs="Times New Roman"/>
          <w:b/>
          <w:bCs/>
          <w:sz w:val="24"/>
          <w:szCs w:val="24"/>
          <w14:ligatures w14:val="standardContextual"/>
        </w:rPr>
        <w:t>Tables</w:t>
      </w:r>
    </w:p>
    <w:p w14:paraId="55621262" w14:textId="77777777" w:rsidR="00BD3515" w:rsidRPr="00BD3515" w:rsidRDefault="00BD3515" w:rsidP="00BD3515">
      <w:pPr>
        <w:spacing w:line="480" w:lineRule="auto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BD351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able 1 Quantitative real-time PCR primers for 16S rRNA genes</w:t>
      </w:r>
    </w:p>
    <w:tbl>
      <w:tblPr>
        <w:tblW w:w="7980" w:type="dxa"/>
        <w:tblInd w:w="-30" w:type="dxa"/>
        <w:tblLayout w:type="fixed"/>
        <w:tblLook w:val="04A0" w:firstRow="1" w:lastRow="0" w:firstColumn="1" w:lastColumn="0" w:noHBand="0" w:noVBand="1"/>
      </w:tblPr>
      <w:tblGrid>
        <w:gridCol w:w="1131"/>
        <w:gridCol w:w="4509"/>
        <w:gridCol w:w="2340"/>
      </w:tblGrid>
      <w:tr w:rsidR="00BD3515" w:rsidRPr="00BD3515" w14:paraId="08884FB9" w14:textId="77777777" w:rsidTr="007700A3">
        <w:trPr>
          <w:trHeight w:val="300"/>
        </w:trPr>
        <w:tc>
          <w:tcPr>
            <w:tcW w:w="1131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2E680BA6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Strain</w:t>
            </w:r>
          </w:p>
        </w:tc>
        <w:tc>
          <w:tcPr>
            <w:tcW w:w="4509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6893B52C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Primer 5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sym w:font="Symbol" w:char="F0A2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-3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sym w:font="Symbol" w:char="F0A2"/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059A38F9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</w:tr>
      <w:tr w:rsidR="00BD3515" w:rsidRPr="00BD3515" w14:paraId="19A1246B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70672693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7YR-11</w:t>
            </w: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403FC259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F: CGCAGAACCTTACCAGCGTTT</w:t>
            </w:r>
          </w:p>
        </w:tc>
        <w:tc>
          <w:tcPr>
            <w:tcW w:w="234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90FAE5D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Murakami&lt;/Author&gt;&lt;Year&gt;2010&lt;/Year&gt;&lt;RecNum&gt;113&lt;/RecNum&gt;&lt;DisplayText&gt;(Murakami et al., 2010)&lt;/DisplayText&gt;&lt;record&gt;&lt;rec-number&gt;113&lt;/rec-number&gt;&lt;foreign-keys&gt;&lt;key app="EN" db-id="tvt2dxpwb5ss9he2st5pz2wtfte0sexzesvr" timestamp="1758289393"&gt;113&lt;/key&gt;&lt;/foreign-keys&gt;&lt;ref-type name="Journal Article"&gt;17&lt;/ref-type&gt;&lt;contributors&gt;&lt;authors&gt;&lt;author&gt;Murakami, Y.&lt;/author&gt;&lt;author&gt;Otsuka, S.&lt;/author&gt;&lt;author&gt;Senoo, K.&lt;/author&gt;&lt;/authors&gt;&lt;/contributors&gt;&lt;auth-address&gt;Department of Applied Biological Chemistry, Graduate School of Agricultural and Life Sciences, The University of Tokyo, 1–1–1 Yayoi, Bunkyo-ku, Tokyo 113–8657, Japan.&lt;/auth-address&gt;&lt;titles&gt;&lt;title&gt;Abundance and community structure of sphingomonads in leaf residues and nearby bulk soil&lt;/title&gt;&lt;secondary-title&gt;Microbes Environ&lt;/secondary-title&gt;&lt;/titles&gt;&lt;periodical&gt;&lt;full-title&gt;Microbes Environ&lt;/full-title&gt;&lt;/periodical&gt;&lt;pages&gt;183-9&lt;/pages&gt;&lt;volume&gt;25&lt;/volume&gt;&lt;number&gt;3&lt;/number&gt;&lt;edition&gt;2010/01/01&lt;/edition&gt;&lt;keywords&gt;&lt;keyword&gt;*Biodiversity&lt;/keyword&gt;&lt;keyword&gt;Cluster Analysis&lt;/keyword&gt;&lt;keyword&gt;DNA, Bacterial/chemistry/genetics&lt;/keyword&gt;&lt;keyword&gt;DNA, Ribosomal/chemistry/genetics&lt;/keyword&gt;&lt;keyword&gt;Denaturing Gradient Gel Electrophoresis&lt;/keyword&gt;&lt;keyword&gt;Molecular Sequence Data&lt;/keyword&gt;&lt;keyword&gt;Phylogeny&lt;/keyword&gt;&lt;keyword&gt;Plant Leaves/*microbiology&lt;/keyword&gt;&lt;keyword&gt;Polymerase Chain Reaction&lt;/keyword&gt;&lt;keyword&gt;RNA, Ribosomal, 16S/genetics&lt;/keyword&gt;&lt;keyword&gt;Sequence Analysis, DNA&lt;/keyword&gt;&lt;keyword&gt;*Soil Microbiology&lt;/keyword&gt;&lt;keyword&gt;Sphingomonas/*classification/*isolation &amp;amp; purification&lt;/keyword&gt;&lt;/keywords&gt;&lt;dates&gt;&lt;year&gt;2010&lt;/year&gt;&lt;/dates&gt;&lt;isbn&gt;1342-6311&lt;/isbn&gt;&lt;accession-num&gt;21576871&lt;/accession-num&gt;&lt;urls&gt;&lt;/urls&gt;&lt;electronic-resource-num&gt;10.1264/jsme2.me10114&lt;/electronic-resource-num&gt;&lt;remote-database-provider&gt;NLM&lt;/remote-database-provider&gt;&lt;language&gt;eng&lt;/language&gt;&lt;/record&gt;&lt;/Cite&gt;&lt;/EndNot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(</w:t>
            </w:r>
            <w:bookmarkStart w:id="0" w:name="OLE_LINK10"/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Murakami</w:t>
            </w:r>
            <w:bookmarkEnd w:id="0"/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 xml:space="preserve"> et al. 2010)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D3515" w:rsidRPr="00BD3515" w14:paraId="4E1B7280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55FECF4C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2B6379D1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: GCTGCCCACTGTCACCGCCAT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22450D49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highlight w:val="yellow"/>
              </w:rPr>
            </w:pPr>
          </w:p>
        </w:tc>
      </w:tr>
      <w:tr w:rsidR="00BD3515" w:rsidRPr="00BD3515" w14:paraId="5CC746C8" w14:textId="77777777" w:rsidTr="007700A3">
        <w:trPr>
          <w:trHeight w:val="32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E046F32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7YT-32</w:t>
            </w: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5B2A8AB5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F: CTCGGGTGACGAGCGG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0A182EC7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台萃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Year&gt;2022&lt;/Year&gt;&lt;RecNum&gt;114&lt;/RecNum&gt;&lt;DisplayText&gt;(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台萃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et al., 2022)&lt;/DisplayText&gt;&lt;record&gt;&lt;rec-number&gt;114&lt;/rec-number&gt;&lt;foreign-keys&gt;&lt;key app="EN" db-id="tvt2dxpwb5ss9he2st5pz2wtfte0sexzesvr" timestamp="1758290320"&gt;114&lt;/key&gt;&lt;/foreign-keys&gt;&lt;ref-type name="Journal Article"&gt;17&lt;/ref-type&gt;&lt;contributors&gt;&lt;authors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台萃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旷代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张萍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许杰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张薇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author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罗倩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author&gt;&lt;/authors&gt;&lt;/contributors&gt;&lt;auth-address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上海交通大学生命科学技术学院微生物代谢国家重点实验室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;&lt;/auth-address&gt;&lt;titles&gt;&lt;titl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肺炎克雷伯菌的芯片式数字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PCR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检测方法的建立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title&gt;&lt;secondary-titl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微生物学通报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secondary-title&gt;&lt;/titles&gt;&lt;periodical&gt;&lt;full-titl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微生物学通报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full-title&gt;&lt;/periodical&gt;&lt;pages&gt;1200-1213&lt;/pages&gt;&lt;volume&gt;49&lt;/volume&gt;&lt;number&gt;03&lt;/number&gt;&lt;keywords&gt;&lt;keyword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肺炎克雷伯菌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keyword&gt;&lt;keyword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芯片式数字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PCR&lt;/keyword&gt;&lt;keyword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绝对定量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keyword&gt;&lt;keyword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病原菌检测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>&lt;/keyword&gt;&lt;/keywords&gt;&lt;dates&gt;&lt;year&gt;2022&lt;/year&gt;&lt;/dates&gt;&lt;isbn&gt;0253-2654&lt;/isbn&gt;&lt;call-num&gt;11-1996/Q&lt;/call-num&gt;&lt;urls&gt;&lt;related-urls&gt;&lt;url&gt;https://link.cnki.net/doi/10.13344/j.microbiol.china.210818&lt;/url&gt;&lt;/related-urls&gt;&lt;/urls&gt;&lt;electronic-resource-num&gt;10.13344/j.microbiol.china.210818&lt;/electronic-resource-num&gt;&lt;remote-database-provider&gt;Cnki&lt;/remote-database-provider&gt;&lt;/record&gt;&lt;/Cite&gt;&lt;/EndNot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(Tai et al. 2022)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D3515" w:rsidRPr="00BD3515" w14:paraId="298408C6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63F3533A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08CCB97B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: TGAGCCGTTACCCCACCTAC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30F45C41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highlight w:val="yellow"/>
              </w:rPr>
            </w:pPr>
          </w:p>
        </w:tc>
      </w:tr>
      <w:tr w:rsidR="00BD3515" w:rsidRPr="00BD3515" w14:paraId="019A879B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95161A1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7YR-10</w:t>
            </w: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521B4530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F: TCAACTCTTTGGACACTCGTAAA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7B3A2B42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highlight w:val="yellow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Ren&lt;/Author&gt;&lt;Year&gt;2014&lt;/Year&gt;&lt;RecNum&gt;115&lt;/RecNum&gt;&lt;DisplayText&gt;(Ren et al., 2014)&lt;/DisplayText&gt;&lt;record&gt;&lt;rec-number&gt;115&lt;/rec-number&gt;&lt;foreign-keys&gt;&lt;key app="EN" db-id="tvt2dxpwb5ss9he2st5pz2wtfte0sexzesvr" timestamp="1758290587"&gt;115&lt;/key&gt;&lt;/foreign-keys&gt;&lt;ref-type name="Journal Article"&gt;17&lt;/ref-type&gt;&lt;contributors&gt;&lt;authors&gt;&lt;author&gt;Ren, D.&lt;/author&gt;&lt;author&gt;Madsen, J. S.&lt;/author&gt;&lt;author&gt;de la Cruz-Perera, C. I.&lt;/author&gt;&lt;author&gt;Bergmark, L.&lt;/author&gt;&lt;author&gt;Sørensen, S. J.&lt;/author&gt;&lt;author&gt;Burmølle, M.&lt;/author&gt;&lt;/authors&gt;&lt;/contributors&gt;&lt;auth-address&gt;Section of Microbiology, Department of Biology, University of Copenhagen, Copenhagen, Denmark.&lt;/auth-address&gt;&lt;titles&gt;&lt;title&gt;High-throughput screening of multispecies biofilm formation and quantitative PCR-based assessment of individual species proportions, useful for exploring interspecific bacterial interactions&lt;/title&gt;&lt;secondary-title&gt;Microb Ecol&lt;/secondary-title&gt;&lt;/titles&gt;&lt;periodical&gt;&lt;full-title&gt;Microb Ecol&lt;/full-title&gt;&lt;/periodical&gt;&lt;pages&gt;146-54&lt;/pages&gt;&lt;volume&gt;68&lt;/volume&gt;&lt;number&gt;1&lt;/number&gt;&lt;edition&gt;2013/12/18&lt;/edition&gt;&lt;keywords&gt;&lt;keyword&gt;Bacteria/*classification/growth &amp;amp; development&lt;/keyword&gt;&lt;keyword&gt;*Biofilms&lt;/keyword&gt;&lt;keyword&gt;Culture Media/chemistry&lt;/keyword&gt;&lt;keyword&gt;DNA, Bacterial/genetics&lt;/keyword&gt;&lt;keyword&gt;High-Throughput Screening Assays/*methods&lt;/keyword&gt;&lt;keyword&gt;Microbial Consortia&lt;/keyword&gt;&lt;keyword&gt;Polymerase Chain Reaction/methods&lt;/keyword&gt;&lt;/keywords&gt;&lt;dates&gt;&lt;year&gt;2014&lt;/year&gt;&lt;pub-dates&gt;&lt;date&gt;Jul&lt;/date&gt;&lt;/pub-dates&gt;&lt;/dates&gt;&lt;isbn&gt;0095-3628&lt;/isbn&gt;&lt;accession-num&gt;24337804&lt;/accession-num&gt;&lt;urls&gt;&lt;/urls&gt;&lt;electronic-resource-num&gt;10.1007/s00248-013-0315-z&lt;/electronic-resource-num&gt;&lt;remote-database-provider&gt;NLM&lt;/remote-database-provider&gt;&lt;language&gt;eng&lt;/language&gt;&lt;/record&gt;&lt;/Cite&gt;&lt;/EndNot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(Ren et al. 2014)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D3515" w:rsidRPr="00BD3515" w14:paraId="7664689D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2050E5E8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5A90A948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: CATGCCGTGAAGCCCAAGAC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7ABB16BE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highlight w:val="yellow"/>
              </w:rPr>
            </w:pPr>
          </w:p>
        </w:tc>
      </w:tr>
      <w:tr w:rsidR="00BD3515" w:rsidRPr="00BD3515" w14:paraId="0A5457FD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50E36F7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7YT-D</w:t>
            </w: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0D5F52D0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F: GGTCTGAGAGGATGATCAG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1CF8A811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Widmer&lt;/Author&gt;&lt;Year&gt;1998&lt;/Year&gt;&lt;RecNum&gt;128&lt;/RecNum&gt;&lt;DisplayText&gt;(Widmer et al., 1998)&lt;/DisplayText&gt;&lt;record&gt;&lt;rec-number&gt;128&lt;/rec-number&gt;&lt;foreign-keys&gt;&lt;key app="EN" db-id="tvt2dxpwb5ss9he2st5pz2wtfte0sexzesvr" timestamp="1763004773"&gt;128&lt;/key&gt;&lt;/foreign-keys&gt;&lt;ref-type name="Journal Article"&gt;17&lt;/ref-type&gt;&lt;contributors&gt;&lt;authors&gt;&lt;author&gt;Widmer, F.&lt;/author&gt;&lt;author&gt;Seidler, R. J.&lt;/author&gt;&lt;author&gt;Gillevet, P. M.&lt;/author&gt;&lt;author&gt;Watrud, L. S.&lt;/author&gt;&lt;author&gt;Di Giovanni, G. D.&lt;/author&gt;&lt;/authors&gt;&lt;/contributors&gt;&lt;auth-address&gt;National Research Council, U.S. Environmental Protection Agency, Corvallis, Oregon 97333, USA.&lt;/auth-address&gt;&lt;titles&gt;&lt;title&gt;A highly selective PCR protocol for detecting 16S rRNA genes of the genus Pseudomonas (sensu stricto) in environmental samples&lt;/title&gt;&lt;secondary-title&gt;Appl Environ Microbiol&lt;/secondary-title&gt;&lt;/titles&gt;&lt;periodical&gt;&lt;full-title&gt;Appl Environ Microbiol&lt;/full-title&gt;&lt;/periodical&gt;&lt;pages&gt;2545-53&lt;/pages&gt;&lt;volume&gt;64&lt;/volume&gt;&lt;number&gt;7&lt;/number&gt;&lt;edition&gt;1998/07/02&lt;/edition&gt;&lt;keywords&gt;&lt;keyword&gt;DNA Primers&lt;/keyword&gt;&lt;keyword&gt;DNA, Bacterial/*analysis/genetics&lt;/keyword&gt;&lt;keyword&gt;Phylogeny&lt;/keyword&gt;&lt;keyword&gt;Polymerase Chain Reaction/*methods&lt;/keyword&gt;&lt;keyword&gt;Pseudomonas/chemistry/*genetics&lt;/keyword&gt;&lt;keyword&gt;RNA, Ribosomal, 16S/*analysis/genetics&lt;/keyword&gt;&lt;keyword&gt;Soil Microbiology&lt;/keyword&gt;&lt;/keywords&gt;&lt;dates&gt;&lt;year&gt;1998&lt;/year&gt;&lt;pub-dates&gt;&lt;date&gt;Jul&lt;/date&gt;&lt;/pub-dates&gt;&lt;/dates&gt;&lt;isbn&gt;0099-2240 (Print)&amp;#xD;0099-2240&lt;/isbn&gt;&lt;accession-num&gt;9647828&lt;/accession-num&gt;&lt;urls&gt;&lt;/urls&gt;&lt;custom2&gt;PMC106424&lt;/custom2&gt;&lt;electronic-resource-num&gt;10.1128/aem.64.7.2545-2553.1998&lt;/electronic-resource-num&gt;&lt;remote-database-provider&gt;NLM&lt;/remote-database-provider&gt;&lt;language&gt;eng&lt;/language&gt;&lt;/record&gt;&lt;/Cite&gt;&lt;/EndNot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(Widmer et al. 1998)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D3515" w:rsidRPr="00BD3515" w14:paraId="0D4E657B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60C04725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4B764629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: TTAGCTCCACCTCGCGGC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136E6611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  <w:highlight w:val="yellow"/>
              </w:rPr>
            </w:pPr>
          </w:p>
        </w:tc>
      </w:tr>
      <w:tr w:rsidR="00BD3515" w:rsidRPr="00BD3515" w14:paraId="6AAB6C60" w14:textId="77777777" w:rsidTr="007700A3">
        <w:trPr>
          <w:trHeight w:val="300"/>
        </w:trPr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1397E838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L5-4</w:t>
            </w:r>
          </w:p>
        </w:tc>
        <w:tc>
          <w:tcPr>
            <w:tcW w:w="4509" w:type="dxa"/>
            <w:tcBorders>
              <w:top w:val="nil"/>
              <w:left w:val="nil"/>
              <w:bottom w:val="nil"/>
              <w:right w:val="nil"/>
            </w:tcBorders>
          </w:tcPr>
          <w:p w14:paraId="45B4593A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F: CCCGCATCTCTGCAGGATTCTC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</w:tcPr>
          <w:p w14:paraId="32CFD858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Mashoufi&lt;/Author&gt;&lt;Year&gt;2019&lt;/Year&gt;&lt;RecNum&gt;117&lt;/RecNum&gt;&lt;DisplayText&gt;(Mashoufi et al., 2019)&lt;/DisplayText&gt;&lt;record&gt;&lt;rec-number&gt;117&lt;/rec-number&gt;&lt;foreign-keys&gt;&lt;key app="EN" db-id="tvt2dxpwb5ss9he2st5pz2wtfte0sexzesvr" timestamp="1758290791"&gt;117&lt;/key&gt;&lt;/foreign-keys&gt;&lt;ref-type name="Journal Article"&gt;17&lt;/ref-type&gt;&lt;contributors&gt;&lt;authors&gt;&lt;author&gt;Mashoufi, Afsaneh&lt;/author&gt;&lt;author&gt;Ghazvini, Kiarash&lt;/author&gt;&lt;author&gt;Hashemi, Mohammad&lt;/author&gt;&lt;author&gt;Mobarhan, Majid Ghayour&lt;/author&gt;&lt;author&gt;Vakili, Vida&lt;/author&gt;&lt;author&gt;Afshari, Asma&lt;/author&gt;&lt;/authors&gt;&lt;/contributors&gt;&lt;titles&gt;&lt;title&gt;A novel primer targeted gyrB gene for the identification of Cronobacter sakazakii in powdered infant formulas (PIF) and baby foods in Iran&lt;/title&gt;&lt;secondary-title&gt;Journal of Food Safety&lt;/secondary-title&gt;&lt;/titles&gt;&lt;periodical&gt;&lt;full-title&gt;Journal of Food Safety&lt;/full-title&gt;&lt;/periodical&gt;&lt;pages&gt;e12609&lt;/pages&gt;&lt;volume&gt;39&lt;/volume&gt;&lt;number&gt;2&lt;/number&gt;&lt;dates&gt;&lt;year&gt;2019&lt;/year&gt;&lt;/dates&gt;&lt;isbn&gt;0149-6085&lt;/isbn&gt;&lt;urls&gt;&lt;related-urls&gt;&lt;url&gt;https://onlinelibrary.wiley.com/doi/abs/10.1111/jfs.12609&lt;/url&gt;&lt;/related-urls&gt;&lt;/urls&gt;&lt;electronic-resource-num&gt;https://doi.org/10.1111/jfs.12609&lt;/electronic-resource-num&gt;&lt;/record&gt;&lt;/Cite&gt;&lt;/EndNote&gt;</w:instrTex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(</w:t>
            </w:r>
            <w:proofErr w:type="spellStart"/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Mashoufi</w:t>
            </w:r>
            <w:proofErr w:type="spellEnd"/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 xml:space="preserve"> et al. 2019)</w:t>
            </w: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BD3515" w:rsidRPr="00BD3515" w14:paraId="5942F629" w14:textId="77777777" w:rsidTr="007700A3">
        <w:trPr>
          <w:trHeight w:val="320"/>
        </w:trPr>
        <w:tc>
          <w:tcPr>
            <w:tcW w:w="113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D6998DC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50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719FEAB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  <w:r w:rsidRPr="00BD3515"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  <w:t>R: CTAATACCGCATAACGTCTACG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B4BE2A6" w14:textId="77777777" w:rsidR="00BD3515" w:rsidRPr="00BD3515" w:rsidRDefault="00BD3515" w:rsidP="00BD3515">
            <w:pPr>
              <w:autoSpaceDE w:val="0"/>
              <w:autoSpaceDN w:val="0"/>
              <w:adjustRightInd w:val="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2"/>
              </w:rPr>
            </w:pPr>
          </w:p>
        </w:tc>
      </w:tr>
    </w:tbl>
    <w:p w14:paraId="78EA6679" w14:textId="77777777" w:rsidR="00BD3515" w:rsidRPr="00BD3515" w:rsidRDefault="00BD3515" w:rsidP="00BD3515">
      <w:pPr>
        <w:adjustRightInd w:val="0"/>
        <w:snapToGrid w:val="0"/>
        <w:spacing w:line="480" w:lineRule="auto"/>
        <w:ind w:leftChars="-193" w:left="-405" w:rightChars="-155" w:right="-325" w:firstLineChars="100" w:firstLine="240"/>
        <w:rPr>
          <w:rFonts w:ascii="Times New Roman" w:eastAsia="等线" w:hAnsi="Times New Roman" w:cs="Times New Roman"/>
          <w:color w:val="000000"/>
          <w:sz w:val="24"/>
          <w:szCs w:val="24"/>
          <w14:ligatures w14:val="standardContextual"/>
        </w:rPr>
      </w:pPr>
    </w:p>
    <w:p w14:paraId="536A1928" w14:textId="77777777" w:rsidR="00BD3515" w:rsidRPr="00BD3515" w:rsidRDefault="00BD3515" w:rsidP="00BD3515">
      <w:pPr>
        <w:adjustRightInd w:val="0"/>
        <w:snapToGrid w:val="0"/>
        <w:spacing w:line="480" w:lineRule="auto"/>
        <w:ind w:rightChars="-155" w:right="-325"/>
        <w:rPr>
          <w:rFonts w:ascii="Times New Roman" w:eastAsia="等线" w:hAnsi="Times New Roman" w:cs="Times New Roman"/>
          <w:sz w:val="24"/>
          <w:szCs w:val="24"/>
          <w14:ligatures w14:val="standardContextual"/>
        </w:rPr>
      </w:pPr>
    </w:p>
    <w:p w14:paraId="42C50C5C" w14:textId="77777777" w:rsidR="00B31553" w:rsidRDefault="00B31553">
      <w:pPr>
        <w:rPr>
          <w:rFonts w:hint="eastAsia"/>
        </w:rPr>
      </w:pPr>
    </w:p>
    <w:sectPr w:rsidR="00B31553" w:rsidSect="00BD3515">
      <w:footerReference w:type="default" r:id="rId4"/>
      <w:pgSz w:w="11905" w:h="16840"/>
      <w:pgMar w:top="1440" w:right="1797" w:bottom="1440" w:left="1797" w:header="720" w:footer="720" w:gutter="0"/>
      <w:lnNumType w:countBy="1" w:distance="851" w:restart="continuous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98535404"/>
    </w:sdtPr>
    <w:sdtContent>
      <w:p w14:paraId="2853EE45" w14:textId="77777777" w:rsidR="00BD3515" w:rsidRDefault="00BD3515">
        <w:pPr>
          <w:pStyle w:val="11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6E8A5A2" w14:textId="77777777" w:rsidR="00BD3515" w:rsidRDefault="00BD3515">
    <w:pPr>
      <w:pStyle w:val="11"/>
      <w:rPr>
        <w:rFonts w:hint="eastAsia"/>
      </w:rPr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3515"/>
    <w:rsid w:val="008F4400"/>
    <w:rsid w:val="00B31553"/>
    <w:rsid w:val="00BD35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50EA99"/>
  <w15:chartTrackingRefBased/>
  <w15:docId w15:val="{F5C0B12F-FA8E-4758-98F8-1F8EDE83F8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D351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D351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D351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D351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D351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D3515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D3515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D3515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D3515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D351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D351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BD351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D351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D3515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BD351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D351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D351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D351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D3515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D351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D3515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D351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D351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D351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D351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D351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D351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D351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BD3515"/>
    <w:rPr>
      <w:b/>
      <w:bCs/>
      <w:smallCaps/>
      <w:color w:val="0F4761" w:themeColor="accent1" w:themeShade="BF"/>
      <w:spacing w:val="5"/>
    </w:rPr>
  </w:style>
  <w:style w:type="paragraph" w:customStyle="1" w:styleId="11">
    <w:name w:val="页脚1"/>
    <w:basedOn w:val="a"/>
    <w:next w:val="ae"/>
    <w:link w:val="af"/>
    <w:uiPriority w:val="99"/>
    <w:unhideWhenUsed/>
    <w:qFormat/>
    <w:rsid w:val="00BD3515"/>
    <w:pPr>
      <w:tabs>
        <w:tab w:val="center" w:pos="4153"/>
        <w:tab w:val="right" w:pos="8306"/>
      </w:tabs>
      <w:snapToGrid w:val="0"/>
      <w:spacing w:after="160"/>
      <w:jc w:val="left"/>
    </w:pPr>
    <w:rPr>
      <w:sz w:val="18"/>
      <w:szCs w:val="18"/>
      <w14:ligatures w14:val="standardContextual"/>
    </w:rPr>
  </w:style>
  <w:style w:type="character" w:customStyle="1" w:styleId="af">
    <w:name w:val="页脚 字符"/>
    <w:basedOn w:val="a0"/>
    <w:link w:val="11"/>
    <w:uiPriority w:val="99"/>
    <w:qFormat/>
    <w:rsid w:val="00BD3515"/>
    <w:rPr>
      <w:kern w:val="2"/>
      <w:sz w:val="18"/>
      <w:szCs w:val="18"/>
      <w14:ligatures w14:val="standardContextual"/>
    </w:rPr>
  </w:style>
  <w:style w:type="paragraph" w:styleId="ae">
    <w:name w:val="footer"/>
    <w:basedOn w:val="a"/>
    <w:link w:val="12"/>
    <w:uiPriority w:val="99"/>
    <w:semiHidden/>
    <w:unhideWhenUsed/>
    <w:rsid w:val="00BD35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12">
    <w:name w:val="页脚 字符1"/>
    <w:basedOn w:val="a0"/>
    <w:link w:val="ae"/>
    <w:uiPriority w:val="99"/>
    <w:semiHidden/>
    <w:rsid w:val="00BD3515"/>
    <w:rPr>
      <w:sz w:val="18"/>
      <w:szCs w:val="18"/>
    </w:rPr>
  </w:style>
  <w:style w:type="character" w:styleId="af0">
    <w:name w:val="line number"/>
    <w:basedOn w:val="a0"/>
    <w:uiPriority w:val="99"/>
    <w:semiHidden/>
    <w:unhideWhenUsed/>
    <w:rsid w:val="00BD35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55</Words>
  <Characters>7155</Characters>
  <Application>Microsoft Office Word</Application>
  <DocSecurity>0</DocSecurity>
  <Lines>59</Lines>
  <Paragraphs>16</Paragraphs>
  <ScaleCrop>false</ScaleCrop>
  <Company/>
  <LinksUpToDate>false</LinksUpToDate>
  <CharactersWithSpaces>8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iwei Yang</dc:creator>
  <cp:keywords/>
  <dc:description/>
  <cp:lastModifiedBy>Zhiwei Yang</cp:lastModifiedBy>
  <cp:revision>1</cp:revision>
  <dcterms:created xsi:type="dcterms:W3CDTF">2026-07-13T16:51:00Z</dcterms:created>
  <dcterms:modified xsi:type="dcterms:W3CDTF">2026-07-13T16:52:00Z</dcterms:modified>
</cp:coreProperties>
</file>